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393A" w:rsidRPr="007712E7" w:rsidRDefault="00B53A24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B53A24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B53A24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C6224D" w:rsidRDefault="00B53A24" w:rsidP="00E732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</w:t>
      </w:r>
      <w:r w:rsidR="0023333D">
        <w:rPr>
          <w:rFonts w:ascii="Times New Roman" w:hAnsi="Times New Roman" w:cs="Times New Roman"/>
          <w:sz w:val="24"/>
          <w:szCs w:val="24"/>
        </w:rPr>
        <w:t xml:space="preserve">                                        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233E9D">
        <w:rPr>
          <w:rFonts w:ascii="Times New Roman" w:hAnsi="Times New Roman" w:cs="Times New Roman"/>
          <w:b/>
          <w:sz w:val="24"/>
          <w:szCs w:val="24"/>
        </w:rPr>
        <w:t>Dialogue</w:t>
      </w:r>
    </w:p>
    <w:p w:rsidR="00AB6E50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rimary Question: </w:t>
      </w:r>
      <w:r>
        <w:rPr>
          <w:rFonts w:ascii="Times New Roman" w:hAnsi="Times New Roman" w:cs="Times New Roman"/>
          <w:sz w:val="24"/>
          <w:szCs w:val="24"/>
        </w:rPr>
        <w:t xml:space="preserve">What do the number of thing in the room and their nature reflect about persons? Is there an interpretation beyond the apparent sights and decorations? </w:t>
      </w:r>
      <w:r>
        <w:rPr>
          <w:rFonts w:ascii="Times New Roman" w:hAnsi="Times New Roman" w:cs="Times New Roman"/>
          <w:sz w:val="24"/>
          <w:szCs w:val="24"/>
        </w:rPr>
        <w:br/>
      </w:r>
    </w:p>
    <w:p w:rsidR="00AB6E50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dy: Hey Harry! </w:t>
      </w:r>
    </w:p>
    <w:p w:rsidR="00AB6E50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ry: Hi Andy!</w:t>
      </w:r>
    </w:p>
    <w:p w:rsidR="00AB6E50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 Let us engage in a critical conversation pertaining to simple thin</w:t>
      </w:r>
      <w:r>
        <w:rPr>
          <w:rFonts w:ascii="Times New Roman" w:hAnsi="Times New Roman" w:cs="Times New Roman"/>
          <w:sz w:val="24"/>
          <w:szCs w:val="24"/>
        </w:rPr>
        <w:t>gs.</w:t>
      </w:r>
    </w:p>
    <w:p w:rsidR="00F66ABA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: Sure, I will love it too. Go ahead and I will contribute to the best of my abilities.</w:t>
      </w:r>
    </w:p>
    <w:p w:rsidR="00164958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 How many things are thee in your room?</w:t>
      </w:r>
    </w:p>
    <w:p w:rsidR="00164958" w:rsidRPr="00AB6E50" w:rsidRDefault="00B53A24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: What sort of question is this? I have not counted them ever. </w:t>
      </w:r>
    </w:p>
    <w:p w:rsidR="003D406F" w:rsidRDefault="00B53A24" w:rsidP="0005195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: </w:t>
      </w:r>
      <w:r w:rsidR="00417E2B">
        <w:rPr>
          <w:rFonts w:ascii="Times New Roman" w:hAnsi="Times New Roman" w:cs="Times New Roman"/>
          <w:sz w:val="24"/>
          <w:szCs w:val="24"/>
        </w:rPr>
        <w:t>Relax mate! Just highlight the things that are closer to your heart and imagination.</w:t>
      </w:r>
    </w:p>
    <w:p w:rsidR="00417E2B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: Ok then! I will call them out and you can count them for me.</w:t>
      </w:r>
      <w:r w:rsidR="00C34990">
        <w:rPr>
          <w:rFonts w:ascii="Times New Roman" w:hAnsi="Times New Roman" w:cs="Times New Roman"/>
          <w:sz w:val="24"/>
          <w:szCs w:val="24"/>
        </w:rPr>
        <w:tab/>
      </w:r>
    </w:p>
    <w:p w:rsidR="00F13B70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 Go on!</w:t>
      </w:r>
    </w:p>
    <w:p w:rsidR="00F13B70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: A</w:t>
      </w:r>
      <w:r w:rsidR="00BB1280">
        <w:rPr>
          <w:rFonts w:ascii="Times New Roman" w:hAnsi="Times New Roman" w:cs="Times New Roman"/>
          <w:sz w:val="24"/>
          <w:szCs w:val="24"/>
        </w:rPr>
        <w:t xml:space="preserve"> </w:t>
      </w:r>
      <w:r w:rsidR="007E4568">
        <w:rPr>
          <w:rFonts w:ascii="Times New Roman" w:hAnsi="Times New Roman" w:cs="Times New Roman"/>
          <w:sz w:val="24"/>
          <w:szCs w:val="24"/>
        </w:rPr>
        <w:t xml:space="preserve">portrait of a dark black horse, </w:t>
      </w:r>
      <w:r w:rsidR="004748FA">
        <w:rPr>
          <w:rFonts w:ascii="Times New Roman" w:hAnsi="Times New Roman" w:cs="Times New Roman"/>
          <w:sz w:val="24"/>
          <w:szCs w:val="24"/>
        </w:rPr>
        <w:t>an ashtray</w:t>
      </w:r>
      <w:r w:rsidR="005C1137">
        <w:rPr>
          <w:rFonts w:ascii="Times New Roman" w:hAnsi="Times New Roman" w:cs="Times New Roman"/>
          <w:sz w:val="24"/>
          <w:szCs w:val="24"/>
        </w:rPr>
        <w:t>,</w:t>
      </w:r>
      <w:r w:rsidR="00390179">
        <w:rPr>
          <w:rFonts w:ascii="Times New Roman" w:hAnsi="Times New Roman" w:cs="Times New Roman"/>
          <w:sz w:val="24"/>
          <w:szCs w:val="24"/>
        </w:rPr>
        <w:t xml:space="preserve"> </w:t>
      </w:r>
      <w:r w:rsidR="001E6F28">
        <w:rPr>
          <w:rFonts w:ascii="Times New Roman" w:hAnsi="Times New Roman" w:cs="Times New Roman"/>
          <w:sz w:val="24"/>
          <w:szCs w:val="24"/>
        </w:rPr>
        <w:t>a vase on near to my bed,</w:t>
      </w:r>
      <w:r w:rsidR="00D857FD">
        <w:rPr>
          <w:rFonts w:ascii="Times New Roman" w:hAnsi="Times New Roman" w:cs="Times New Roman"/>
          <w:sz w:val="24"/>
          <w:szCs w:val="24"/>
        </w:rPr>
        <w:t xml:space="preserve"> television,</w:t>
      </w:r>
      <w:r w:rsidR="007D5B49">
        <w:rPr>
          <w:rFonts w:ascii="Times New Roman" w:hAnsi="Times New Roman" w:cs="Times New Roman"/>
          <w:sz w:val="24"/>
          <w:szCs w:val="24"/>
        </w:rPr>
        <w:t xml:space="preserve"> bunny</w:t>
      </w:r>
      <w:r w:rsidR="000B1AF6">
        <w:rPr>
          <w:rFonts w:ascii="Times New Roman" w:hAnsi="Times New Roman" w:cs="Times New Roman"/>
          <w:sz w:val="24"/>
          <w:szCs w:val="24"/>
        </w:rPr>
        <w:t xml:space="preserve"> and sofas.</w:t>
      </w:r>
    </w:p>
    <w:p w:rsidR="000B1AF6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 I count them 6. Is that it? If yes, I shal</w:t>
      </w:r>
      <w:r>
        <w:rPr>
          <w:rFonts w:ascii="Times New Roman" w:hAnsi="Times New Roman" w:cs="Times New Roman"/>
          <w:sz w:val="24"/>
          <w:szCs w:val="24"/>
        </w:rPr>
        <w:t>l analyze your personality based on the association you have with the things in the room.</w:t>
      </w:r>
    </w:p>
    <w:p w:rsidR="00CB31CC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:</w:t>
      </w:r>
      <w:r w:rsidR="00FB3FB6">
        <w:rPr>
          <w:rFonts w:ascii="Times New Roman" w:hAnsi="Times New Roman" w:cs="Times New Roman"/>
          <w:sz w:val="24"/>
          <w:szCs w:val="24"/>
        </w:rPr>
        <w:t xml:space="preserve"> I would have loved to ask you the same and count the number o</w:t>
      </w:r>
      <w:r w:rsidR="00237AD8">
        <w:rPr>
          <w:rFonts w:ascii="Times New Roman" w:hAnsi="Times New Roman" w:cs="Times New Roman"/>
          <w:sz w:val="24"/>
          <w:szCs w:val="24"/>
        </w:rPr>
        <w:t>f</w:t>
      </w:r>
      <w:r w:rsidR="00FB3FB6">
        <w:rPr>
          <w:rFonts w:ascii="Times New Roman" w:hAnsi="Times New Roman" w:cs="Times New Roman"/>
          <w:sz w:val="24"/>
          <w:szCs w:val="24"/>
        </w:rPr>
        <w:t xml:space="preserve"> things in your room. Since I possess no </w:t>
      </w:r>
      <w:r w:rsidR="00715A43">
        <w:rPr>
          <w:rFonts w:ascii="Times New Roman" w:hAnsi="Times New Roman" w:cs="Times New Roman"/>
          <w:sz w:val="24"/>
          <w:szCs w:val="24"/>
        </w:rPr>
        <w:t>s</w:t>
      </w:r>
      <w:r w:rsidR="00FB3FB6">
        <w:rPr>
          <w:rFonts w:ascii="Times New Roman" w:hAnsi="Times New Roman" w:cs="Times New Roman"/>
          <w:sz w:val="24"/>
          <w:szCs w:val="24"/>
        </w:rPr>
        <w:t>kills or experience to assess the personality of a person</w:t>
      </w:r>
      <w:r w:rsidR="00237AD8">
        <w:rPr>
          <w:rFonts w:ascii="Times New Roman" w:hAnsi="Times New Roman" w:cs="Times New Roman"/>
          <w:sz w:val="24"/>
          <w:szCs w:val="24"/>
        </w:rPr>
        <w:t xml:space="preserve"> </w:t>
      </w:r>
      <w:r w:rsidR="00FB3FB6">
        <w:rPr>
          <w:rFonts w:ascii="Times New Roman" w:hAnsi="Times New Roman" w:cs="Times New Roman"/>
          <w:sz w:val="24"/>
          <w:szCs w:val="24"/>
        </w:rPr>
        <w:t>b</w:t>
      </w:r>
      <w:r w:rsidR="00237AD8">
        <w:rPr>
          <w:rFonts w:ascii="Times New Roman" w:hAnsi="Times New Roman" w:cs="Times New Roman"/>
          <w:sz w:val="24"/>
          <w:szCs w:val="24"/>
        </w:rPr>
        <w:t>a</w:t>
      </w:r>
      <w:r w:rsidR="00FB3FB6">
        <w:rPr>
          <w:rFonts w:ascii="Times New Roman" w:hAnsi="Times New Roman" w:cs="Times New Roman"/>
          <w:sz w:val="24"/>
          <w:szCs w:val="24"/>
        </w:rPr>
        <w:t>sed on the</w:t>
      </w:r>
      <w:r w:rsidR="00FD717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umber and type of things in the room, I shall continue to hear from you and respond to your assessment.</w:t>
      </w:r>
    </w:p>
    <w:p w:rsidR="00CB31CC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</w:t>
      </w:r>
      <w:r w:rsidR="00D0346C">
        <w:rPr>
          <w:rFonts w:ascii="Times New Roman" w:hAnsi="Times New Roman" w:cs="Times New Roman"/>
          <w:sz w:val="24"/>
          <w:szCs w:val="24"/>
        </w:rPr>
        <w:t xml:space="preserve"> </w:t>
      </w:r>
      <w:r w:rsidR="00887B1E">
        <w:rPr>
          <w:rFonts w:ascii="Times New Roman" w:hAnsi="Times New Roman" w:cs="Times New Roman"/>
          <w:sz w:val="24"/>
          <w:szCs w:val="24"/>
        </w:rPr>
        <w:t>I am glad to hear that you are inte</w:t>
      </w:r>
      <w:r w:rsidR="00D0346C">
        <w:rPr>
          <w:rFonts w:ascii="Times New Roman" w:hAnsi="Times New Roman" w:cs="Times New Roman"/>
          <w:sz w:val="24"/>
          <w:szCs w:val="24"/>
        </w:rPr>
        <w:t xml:space="preserve">rested. To be honest, I do not </w:t>
      </w:r>
      <w:r w:rsidR="00887B1E">
        <w:rPr>
          <w:rFonts w:ascii="Times New Roman" w:hAnsi="Times New Roman" w:cs="Times New Roman"/>
          <w:sz w:val="24"/>
          <w:szCs w:val="24"/>
        </w:rPr>
        <w:t xml:space="preserve">aim at assessing your personality. Instead, </w:t>
      </w:r>
      <w:r w:rsidR="00953134">
        <w:rPr>
          <w:rFonts w:ascii="Times New Roman" w:hAnsi="Times New Roman" w:cs="Times New Roman"/>
          <w:sz w:val="24"/>
          <w:szCs w:val="24"/>
        </w:rPr>
        <w:t xml:space="preserve">we will talk about these things and the </w:t>
      </w:r>
      <w:r w:rsidR="00D0346C">
        <w:rPr>
          <w:rFonts w:ascii="Times New Roman" w:hAnsi="Times New Roman" w:cs="Times New Roman"/>
          <w:sz w:val="24"/>
          <w:szCs w:val="24"/>
        </w:rPr>
        <w:t>emotional</w:t>
      </w:r>
      <w:r w:rsidR="00953134">
        <w:rPr>
          <w:rFonts w:ascii="Times New Roman" w:hAnsi="Times New Roman" w:cs="Times New Roman"/>
          <w:sz w:val="24"/>
          <w:szCs w:val="24"/>
        </w:rPr>
        <w:t xml:space="preserve"> </w:t>
      </w:r>
      <w:r w:rsidR="00D0346C">
        <w:rPr>
          <w:rFonts w:ascii="Times New Roman" w:hAnsi="Times New Roman" w:cs="Times New Roman"/>
          <w:sz w:val="24"/>
          <w:szCs w:val="24"/>
        </w:rPr>
        <w:t>a</w:t>
      </w:r>
      <w:r w:rsidR="00953134">
        <w:rPr>
          <w:rFonts w:ascii="Times New Roman" w:hAnsi="Times New Roman" w:cs="Times New Roman"/>
          <w:sz w:val="24"/>
          <w:szCs w:val="24"/>
        </w:rPr>
        <w:t xml:space="preserve">nd philosophical views pertaining to them. </w:t>
      </w:r>
    </w:p>
    <w:p w:rsidR="00D0346C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:</w:t>
      </w:r>
      <w:r w:rsidR="00F91147">
        <w:rPr>
          <w:rFonts w:ascii="Times New Roman" w:hAnsi="Times New Roman" w:cs="Times New Roman"/>
          <w:sz w:val="24"/>
          <w:szCs w:val="24"/>
        </w:rPr>
        <w:t xml:space="preserve"> The portrait of a dark black horse hung in the wall of my room, let us begin with it. </w:t>
      </w:r>
    </w:p>
    <w:p w:rsidR="002228F7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: H</w:t>
      </w:r>
      <w:r w:rsidR="00D82101">
        <w:rPr>
          <w:rFonts w:ascii="Times New Roman" w:hAnsi="Times New Roman" w:cs="Times New Roman"/>
          <w:sz w:val="24"/>
          <w:szCs w:val="24"/>
        </w:rPr>
        <w:t>arry, the portrait can be deemed your reflection. The dark black horse is the problems you faced and the portrait ref</w:t>
      </w:r>
      <w:r w:rsidR="00F36E1B">
        <w:rPr>
          <w:rFonts w:ascii="Times New Roman" w:hAnsi="Times New Roman" w:cs="Times New Roman"/>
          <w:sz w:val="24"/>
          <w:szCs w:val="24"/>
        </w:rPr>
        <w:t>lects th</w:t>
      </w:r>
      <w:r>
        <w:rPr>
          <w:rFonts w:ascii="Times New Roman" w:hAnsi="Times New Roman" w:cs="Times New Roman"/>
          <w:sz w:val="24"/>
          <w:szCs w:val="24"/>
        </w:rPr>
        <w:t>e will power to stay motivated and tall.</w:t>
      </w:r>
    </w:p>
    <w:p w:rsidR="002228F7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: </w:t>
      </w:r>
      <w:r w:rsidR="003C3EFC">
        <w:rPr>
          <w:rFonts w:ascii="Times New Roman" w:hAnsi="Times New Roman" w:cs="Times New Roman"/>
          <w:sz w:val="24"/>
          <w:szCs w:val="24"/>
        </w:rPr>
        <w:t xml:space="preserve">Is not every person faced with the same set of </w:t>
      </w:r>
      <w:r w:rsidR="00896582">
        <w:rPr>
          <w:rFonts w:ascii="Times New Roman" w:hAnsi="Times New Roman" w:cs="Times New Roman"/>
          <w:sz w:val="24"/>
          <w:szCs w:val="24"/>
        </w:rPr>
        <w:t xml:space="preserve">instances in life? I believe so! </w:t>
      </w:r>
      <w:r w:rsidR="00A14922">
        <w:rPr>
          <w:rFonts w:ascii="Times New Roman" w:hAnsi="Times New Roman" w:cs="Times New Roman"/>
          <w:sz w:val="24"/>
          <w:szCs w:val="24"/>
        </w:rPr>
        <w:t>Similar things can be said about any person.</w:t>
      </w:r>
    </w:p>
    <w:p w:rsidR="00A14922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: Yes, you are right </w:t>
      </w:r>
      <w:r w:rsidR="00CD50B7">
        <w:rPr>
          <w:rFonts w:ascii="Times New Roman" w:hAnsi="Times New Roman" w:cs="Times New Roman"/>
          <w:sz w:val="24"/>
          <w:szCs w:val="24"/>
        </w:rPr>
        <w:t>Harry.</w:t>
      </w:r>
      <w:r w:rsidR="00243474">
        <w:rPr>
          <w:rFonts w:ascii="Times New Roman" w:hAnsi="Times New Roman" w:cs="Times New Roman"/>
          <w:sz w:val="24"/>
          <w:szCs w:val="24"/>
        </w:rPr>
        <w:t xml:space="preserve"> The comprehension of philosophical dogmas is contentious and critical at the same time. </w:t>
      </w:r>
      <w:r w:rsidR="000978F4">
        <w:rPr>
          <w:rFonts w:ascii="Times New Roman" w:hAnsi="Times New Roman" w:cs="Times New Roman"/>
          <w:sz w:val="24"/>
          <w:szCs w:val="24"/>
        </w:rPr>
        <w:t xml:space="preserve">The propositions of </w:t>
      </w:r>
      <w:r w:rsidR="001E1B54">
        <w:rPr>
          <w:rFonts w:ascii="Times New Roman" w:hAnsi="Times New Roman" w:cs="Times New Roman"/>
          <w:sz w:val="24"/>
          <w:szCs w:val="24"/>
        </w:rPr>
        <w:t>free will and the</w:t>
      </w:r>
      <w:r w:rsidR="00AB2913">
        <w:rPr>
          <w:rFonts w:ascii="Times New Roman" w:hAnsi="Times New Roman" w:cs="Times New Roman"/>
          <w:sz w:val="24"/>
          <w:szCs w:val="24"/>
        </w:rPr>
        <w:t xml:space="preserve"> </w:t>
      </w:r>
      <w:r w:rsidR="000242CD">
        <w:rPr>
          <w:rFonts w:ascii="Times New Roman" w:hAnsi="Times New Roman" w:cs="Times New Roman"/>
          <w:sz w:val="24"/>
          <w:szCs w:val="24"/>
        </w:rPr>
        <w:t>aspirations of human are diverse.</w:t>
      </w:r>
    </w:p>
    <w:p w:rsidR="000242CD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: I am always interested in exploring the true meaning of these things placed in my room. I be</w:t>
      </w:r>
      <w:r>
        <w:rPr>
          <w:rFonts w:ascii="Times New Roman" w:hAnsi="Times New Roman" w:cs="Times New Roman"/>
          <w:sz w:val="24"/>
          <w:szCs w:val="24"/>
        </w:rPr>
        <w:t xml:space="preserve">lieve </w:t>
      </w:r>
      <w:r w:rsidR="00E42C4E">
        <w:rPr>
          <w:rFonts w:ascii="Times New Roman" w:hAnsi="Times New Roman" w:cs="Times New Roman"/>
          <w:sz w:val="24"/>
          <w:szCs w:val="24"/>
        </w:rPr>
        <w:t>the lack of things in my room indicate I adore space both in my life and the room</w:t>
      </w:r>
      <w:r w:rsidR="00F54D5A">
        <w:rPr>
          <w:rFonts w:ascii="Times New Roman" w:hAnsi="Times New Roman" w:cs="Times New Roman"/>
          <w:sz w:val="24"/>
          <w:szCs w:val="24"/>
        </w:rPr>
        <w:fldChar w:fldCharType="begin"/>
      </w:r>
      <w:r w:rsidR="00F54D5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6n7zT06X","properties":{"formattedCitation":"(\\uc0\\u8220{}Dialogues\\uc0\\u8221{})","plainCitation":"(“Dialogues”)","noteIndex":0},"citationItems":[{"id":1947,"uris":["http://zotero.org/users/local/H8YOvGFC/items/6FSDK2L3"],"uri":["http://zotero.org/users/local/H8YOvGFC/items/6FSDK2L3"],"itemData":{"id":1947,"type":"webpage","title":"Dialogues","container-title":"TeachingEnglish | British Council | BBC","URL":"https://www.teachingenglish.org.uk/dialogues","language":"en-UK","accessed":{"date-parts":[["2019",2,2]]}}}],"schema":"https://github.com/citation-style-language/schema/raw/master/csl-citation.json"} </w:instrText>
      </w:r>
      <w:r w:rsidR="00F54D5A">
        <w:rPr>
          <w:rFonts w:ascii="Times New Roman" w:hAnsi="Times New Roman" w:cs="Times New Roman"/>
          <w:sz w:val="24"/>
          <w:szCs w:val="24"/>
        </w:rPr>
        <w:fldChar w:fldCharType="separate"/>
      </w:r>
      <w:r w:rsidR="00F54D5A" w:rsidRPr="00F54D5A">
        <w:rPr>
          <w:rFonts w:ascii="Times New Roman" w:hAnsi="Times New Roman" w:cs="Times New Roman"/>
          <w:sz w:val="24"/>
          <w:szCs w:val="24"/>
        </w:rPr>
        <w:t>(“Dialogues”)</w:t>
      </w:r>
      <w:r w:rsidR="00F54D5A">
        <w:rPr>
          <w:rFonts w:ascii="Times New Roman" w:hAnsi="Times New Roman" w:cs="Times New Roman"/>
          <w:sz w:val="24"/>
          <w:szCs w:val="24"/>
        </w:rPr>
        <w:fldChar w:fldCharType="end"/>
      </w:r>
      <w:r w:rsidR="00E42C4E">
        <w:rPr>
          <w:rFonts w:ascii="Times New Roman" w:hAnsi="Times New Roman" w:cs="Times New Roman"/>
          <w:sz w:val="24"/>
          <w:szCs w:val="24"/>
        </w:rPr>
        <w:t>.</w:t>
      </w:r>
      <w:r w:rsidR="00992B4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03A5A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: You have hit the nail, Harry. </w:t>
      </w:r>
      <w:r w:rsidR="00AD3374">
        <w:rPr>
          <w:rFonts w:ascii="Times New Roman" w:hAnsi="Times New Roman" w:cs="Times New Roman"/>
          <w:sz w:val="24"/>
          <w:szCs w:val="24"/>
        </w:rPr>
        <w:t>Yes,</w:t>
      </w:r>
      <w:r w:rsidR="00A21935">
        <w:rPr>
          <w:rFonts w:ascii="Times New Roman" w:hAnsi="Times New Roman" w:cs="Times New Roman"/>
          <w:sz w:val="24"/>
          <w:szCs w:val="24"/>
        </w:rPr>
        <w:t xml:space="preserve"> you may have noticed for how long </w:t>
      </w:r>
      <w:r w:rsidR="00AA53A2">
        <w:rPr>
          <w:rFonts w:ascii="Times New Roman" w:hAnsi="Times New Roman" w:cs="Times New Roman"/>
          <w:sz w:val="24"/>
          <w:szCs w:val="24"/>
        </w:rPr>
        <w:t>we</w:t>
      </w:r>
      <w:r w:rsidR="00A21935">
        <w:rPr>
          <w:rFonts w:ascii="Times New Roman" w:hAnsi="Times New Roman" w:cs="Times New Roman"/>
          <w:sz w:val="24"/>
          <w:szCs w:val="24"/>
        </w:rPr>
        <w:t xml:space="preserve"> intend to keep these things in the room</w:t>
      </w:r>
      <w:r w:rsidR="00AA53A2">
        <w:rPr>
          <w:rFonts w:ascii="Times New Roman" w:hAnsi="Times New Roman" w:cs="Times New Roman"/>
          <w:sz w:val="24"/>
          <w:szCs w:val="24"/>
        </w:rPr>
        <w:t xml:space="preserve">. </w:t>
      </w:r>
      <w:r w:rsidR="00D75B98">
        <w:rPr>
          <w:rFonts w:ascii="Times New Roman" w:hAnsi="Times New Roman" w:cs="Times New Roman"/>
          <w:sz w:val="24"/>
          <w:szCs w:val="24"/>
        </w:rPr>
        <w:t>Your character is manifested in these things. If I am not wrong, you prefer not to depend on others and utilize your potential</w:t>
      </w:r>
      <w:r w:rsidR="009E78C0">
        <w:rPr>
          <w:rFonts w:ascii="Times New Roman" w:hAnsi="Times New Roman" w:cs="Times New Roman"/>
          <w:sz w:val="24"/>
          <w:szCs w:val="24"/>
        </w:rPr>
        <w:t xml:space="preserve"> </w:t>
      </w:r>
      <w:r w:rsidR="001F3E0B">
        <w:rPr>
          <w:rFonts w:ascii="Times New Roman" w:hAnsi="Times New Roman" w:cs="Times New Roman"/>
          <w:sz w:val="24"/>
          <w:szCs w:val="24"/>
        </w:rPr>
        <w:t>to harness the space and time you get in life. Well, I may be deviating from the original</w:t>
      </w:r>
      <w:r w:rsidR="00370BB9">
        <w:rPr>
          <w:rFonts w:ascii="Times New Roman" w:hAnsi="Times New Roman" w:cs="Times New Roman"/>
          <w:sz w:val="24"/>
          <w:szCs w:val="24"/>
        </w:rPr>
        <w:t xml:space="preserve"> </w:t>
      </w:r>
      <w:r w:rsidR="00FB1DF1">
        <w:rPr>
          <w:rFonts w:ascii="Times New Roman" w:hAnsi="Times New Roman" w:cs="Times New Roman"/>
          <w:sz w:val="24"/>
          <w:szCs w:val="24"/>
        </w:rPr>
        <w:t xml:space="preserve">topic which was the number and nature of things in your room. </w:t>
      </w:r>
      <w:r w:rsidR="00D75B9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F5CE1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H: You are exactly on the right track, And</w:t>
      </w:r>
      <w:r w:rsidR="006A0869">
        <w:rPr>
          <w:rFonts w:ascii="Times New Roman" w:hAnsi="Times New Roman" w:cs="Times New Roman"/>
          <w:sz w:val="24"/>
          <w:szCs w:val="24"/>
        </w:rPr>
        <w:t xml:space="preserve">y. We cannot restrict our thoughts to a certain dimension when it comes to analyzing the essential nature of things. </w:t>
      </w:r>
      <w:r w:rsidR="007E77DA">
        <w:rPr>
          <w:rFonts w:ascii="Times New Roman" w:hAnsi="Times New Roman" w:cs="Times New Roman"/>
          <w:sz w:val="24"/>
          <w:szCs w:val="24"/>
        </w:rPr>
        <w:t xml:space="preserve">The assessment you gave is </w:t>
      </w:r>
      <w:r w:rsidR="007E77DA">
        <w:rPr>
          <w:rFonts w:ascii="Times New Roman" w:hAnsi="Times New Roman" w:cs="Times New Roman"/>
          <w:sz w:val="24"/>
          <w:szCs w:val="24"/>
        </w:rPr>
        <w:lastRenderedPageBreak/>
        <w:t xml:space="preserve">absolutely perfect. I am really amazed how these little things can speak volumes </w:t>
      </w:r>
      <w:r w:rsidR="00B40DE2">
        <w:rPr>
          <w:rFonts w:ascii="Times New Roman" w:hAnsi="Times New Roman" w:cs="Times New Roman"/>
          <w:sz w:val="24"/>
          <w:szCs w:val="24"/>
        </w:rPr>
        <w:t>about nature and values e nurture in our life.</w:t>
      </w:r>
    </w:p>
    <w:p w:rsidR="003D1AE1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: </w:t>
      </w:r>
      <w:r w:rsidR="00A53F61">
        <w:rPr>
          <w:rFonts w:ascii="Times New Roman" w:hAnsi="Times New Roman" w:cs="Times New Roman"/>
          <w:sz w:val="24"/>
          <w:szCs w:val="24"/>
        </w:rPr>
        <w:t xml:space="preserve">Harry, </w:t>
      </w:r>
      <w:r w:rsidR="00174978">
        <w:rPr>
          <w:rFonts w:ascii="Times New Roman" w:hAnsi="Times New Roman" w:cs="Times New Roman"/>
          <w:sz w:val="24"/>
          <w:szCs w:val="24"/>
        </w:rPr>
        <w:t xml:space="preserve">the attachment with such things is very critical as per the </w:t>
      </w:r>
      <w:r w:rsidR="00913333">
        <w:rPr>
          <w:rFonts w:ascii="Times New Roman" w:hAnsi="Times New Roman" w:cs="Times New Roman"/>
          <w:sz w:val="24"/>
          <w:szCs w:val="24"/>
        </w:rPr>
        <w:t>philosophical</w:t>
      </w:r>
      <w:r w:rsidR="00174978">
        <w:rPr>
          <w:rFonts w:ascii="Times New Roman" w:hAnsi="Times New Roman" w:cs="Times New Roman"/>
          <w:sz w:val="24"/>
          <w:szCs w:val="24"/>
        </w:rPr>
        <w:t xml:space="preserve"> dogmas</w:t>
      </w:r>
      <w:r w:rsidR="00F40A9D">
        <w:rPr>
          <w:rFonts w:ascii="Times New Roman" w:hAnsi="Times New Roman" w:cs="Times New Roman"/>
          <w:sz w:val="24"/>
          <w:szCs w:val="24"/>
        </w:rPr>
        <w:t>.</w:t>
      </w:r>
      <w:r w:rsidR="0028659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t is a never ending debate.</w:t>
      </w:r>
    </w:p>
    <w:p w:rsidR="00B40DE2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: </w:t>
      </w:r>
      <w:r w:rsidR="00AF62B7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>ou seem to have a strong command of the philosophical domain. I shall be looking forward to enga</w:t>
      </w:r>
      <w:r w:rsidR="00677AEF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ing with similar b</w:t>
      </w:r>
      <w:r>
        <w:rPr>
          <w:rFonts w:ascii="Times New Roman" w:hAnsi="Times New Roman" w:cs="Times New Roman"/>
          <w:sz w:val="24"/>
          <w:szCs w:val="24"/>
        </w:rPr>
        <w:t xml:space="preserve">ut comprehensive </w:t>
      </w:r>
      <w:r w:rsidR="00677AEF">
        <w:rPr>
          <w:rFonts w:ascii="Times New Roman" w:hAnsi="Times New Roman" w:cs="Times New Roman"/>
          <w:sz w:val="24"/>
          <w:szCs w:val="24"/>
        </w:rPr>
        <w:t>conservation</w:t>
      </w:r>
      <w:r>
        <w:rPr>
          <w:rFonts w:ascii="Times New Roman" w:hAnsi="Times New Roman" w:cs="Times New Roman"/>
          <w:sz w:val="24"/>
          <w:szCs w:val="24"/>
        </w:rPr>
        <w:t xml:space="preserve"> in the near future. </w:t>
      </w:r>
      <w:r w:rsidR="0091333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77AEF" w:rsidRDefault="00B53A24" w:rsidP="00C34990">
      <w:pPr>
        <w:tabs>
          <w:tab w:val="left" w:pos="721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: </w:t>
      </w:r>
      <w:r w:rsidR="002E18A4">
        <w:rPr>
          <w:rFonts w:ascii="Times New Roman" w:hAnsi="Times New Roman" w:cs="Times New Roman"/>
          <w:sz w:val="24"/>
          <w:szCs w:val="24"/>
        </w:rPr>
        <w:t>I will be thoroughly pleased to hear from you Harry!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Default="00B53A24" w:rsidP="00F54D5A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F54D5A" w:rsidRPr="00F54D5A" w:rsidRDefault="00B53A24" w:rsidP="00F54D5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54D5A">
        <w:rPr>
          <w:rFonts w:ascii="Times New Roman" w:hAnsi="Times New Roman" w:cs="Times New Roman"/>
          <w:sz w:val="24"/>
        </w:rPr>
        <w:t xml:space="preserve">“Dialogues.” </w:t>
      </w:r>
      <w:r w:rsidRPr="00F54D5A">
        <w:rPr>
          <w:rFonts w:ascii="Times New Roman" w:hAnsi="Times New Roman" w:cs="Times New Roman"/>
          <w:i/>
          <w:iCs/>
          <w:sz w:val="24"/>
        </w:rPr>
        <w:t>TeachingEnglish</w:t>
      </w:r>
      <w:r w:rsidRPr="00F54D5A">
        <w:rPr>
          <w:rFonts w:ascii="Times New Roman" w:hAnsi="Times New Roman" w:cs="Times New Roman"/>
          <w:i/>
          <w:iCs/>
          <w:sz w:val="24"/>
        </w:rPr>
        <w:t xml:space="preserve"> | British Council | BBC</w:t>
      </w:r>
      <w:r w:rsidRPr="00F54D5A">
        <w:rPr>
          <w:rFonts w:ascii="Times New Roman" w:hAnsi="Times New Roman" w:cs="Times New Roman"/>
          <w:sz w:val="24"/>
        </w:rPr>
        <w:t>, https://www.teachingenglish.org.uk/dialogues. Accessed 2 Feb. 2019.</w:t>
      </w:r>
    </w:p>
    <w:p w:rsidR="004B59D5" w:rsidRPr="00A8393A" w:rsidRDefault="00B53A24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53A24" w:rsidRDefault="00B53A24">
      <w:pPr>
        <w:spacing w:after="0" w:line="240" w:lineRule="auto"/>
      </w:pPr>
      <w:r>
        <w:separator/>
      </w:r>
    </w:p>
  </w:endnote>
  <w:endnote w:type="continuationSeparator" w:id="0">
    <w:p w:rsidR="00B53A24" w:rsidRDefault="00B53A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53A24" w:rsidRDefault="00B53A24">
      <w:pPr>
        <w:spacing w:after="0" w:line="240" w:lineRule="auto"/>
      </w:pPr>
      <w:r>
        <w:separator/>
      </w:r>
    </w:p>
  </w:footnote>
  <w:footnote w:type="continuationSeparator" w:id="0">
    <w:p w:rsidR="00B53A24" w:rsidRDefault="00B53A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887B1E" w:rsidRPr="00A8393A" w:rsidRDefault="00B53A24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D7B1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393A"/>
    <w:rsid w:val="00000A7E"/>
    <w:rsid w:val="00004668"/>
    <w:rsid w:val="000242CD"/>
    <w:rsid w:val="0002749C"/>
    <w:rsid w:val="00051953"/>
    <w:rsid w:val="0006067B"/>
    <w:rsid w:val="00092775"/>
    <w:rsid w:val="000978F4"/>
    <w:rsid w:val="000A2BE5"/>
    <w:rsid w:val="000B1AF6"/>
    <w:rsid w:val="000B50B8"/>
    <w:rsid w:val="000B7FB2"/>
    <w:rsid w:val="000E132D"/>
    <w:rsid w:val="00104B4E"/>
    <w:rsid w:val="00164958"/>
    <w:rsid w:val="00174978"/>
    <w:rsid w:val="001A0CDA"/>
    <w:rsid w:val="001A3700"/>
    <w:rsid w:val="001D75DC"/>
    <w:rsid w:val="001E1B54"/>
    <w:rsid w:val="001E6F28"/>
    <w:rsid w:val="001F3E0B"/>
    <w:rsid w:val="002128DC"/>
    <w:rsid w:val="002228F7"/>
    <w:rsid w:val="002324B1"/>
    <w:rsid w:val="0023333D"/>
    <w:rsid w:val="00233E9D"/>
    <w:rsid w:val="00237AD8"/>
    <w:rsid w:val="00243474"/>
    <w:rsid w:val="0027162B"/>
    <w:rsid w:val="002740FD"/>
    <w:rsid w:val="00286591"/>
    <w:rsid w:val="00287C80"/>
    <w:rsid w:val="00292521"/>
    <w:rsid w:val="002A6446"/>
    <w:rsid w:val="002B666B"/>
    <w:rsid w:val="002B7F68"/>
    <w:rsid w:val="002D65CE"/>
    <w:rsid w:val="002E18A4"/>
    <w:rsid w:val="002E2682"/>
    <w:rsid w:val="002F533F"/>
    <w:rsid w:val="00331C88"/>
    <w:rsid w:val="00342C85"/>
    <w:rsid w:val="00370BB9"/>
    <w:rsid w:val="00390179"/>
    <w:rsid w:val="003A254E"/>
    <w:rsid w:val="003A32AF"/>
    <w:rsid w:val="003C3EFC"/>
    <w:rsid w:val="003D1AE1"/>
    <w:rsid w:val="003D2B4C"/>
    <w:rsid w:val="003D406F"/>
    <w:rsid w:val="003D42C2"/>
    <w:rsid w:val="00403A5A"/>
    <w:rsid w:val="00406C2D"/>
    <w:rsid w:val="00417E2B"/>
    <w:rsid w:val="00462FBB"/>
    <w:rsid w:val="00463E3C"/>
    <w:rsid w:val="004748FA"/>
    <w:rsid w:val="004A5A34"/>
    <w:rsid w:val="004B268D"/>
    <w:rsid w:val="004B59D5"/>
    <w:rsid w:val="004D64A8"/>
    <w:rsid w:val="004E189E"/>
    <w:rsid w:val="004E2E75"/>
    <w:rsid w:val="004E4424"/>
    <w:rsid w:val="0050057F"/>
    <w:rsid w:val="00535C15"/>
    <w:rsid w:val="0056352A"/>
    <w:rsid w:val="005C1137"/>
    <w:rsid w:val="005C6A91"/>
    <w:rsid w:val="00624516"/>
    <w:rsid w:val="006259E8"/>
    <w:rsid w:val="00677AEF"/>
    <w:rsid w:val="006A0869"/>
    <w:rsid w:val="006B2170"/>
    <w:rsid w:val="006D3DF5"/>
    <w:rsid w:val="006D6792"/>
    <w:rsid w:val="00715A43"/>
    <w:rsid w:val="007712E7"/>
    <w:rsid w:val="00775832"/>
    <w:rsid w:val="007D5B49"/>
    <w:rsid w:val="007E4568"/>
    <w:rsid w:val="007E77DA"/>
    <w:rsid w:val="00805BA1"/>
    <w:rsid w:val="00805F7D"/>
    <w:rsid w:val="00810272"/>
    <w:rsid w:val="0082091E"/>
    <w:rsid w:val="00887B1E"/>
    <w:rsid w:val="00896582"/>
    <w:rsid w:val="008D57EA"/>
    <w:rsid w:val="008E562C"/>
    <w:rsid w:val="00907D24"/>
    <w:rsid w:val="00913333"/>
    <w:rsid w:val="009407B1"/>
    <w:rsid w:val="00941137"/>
    <w:rsid w:val="00945B72"/>
    <w:rsid w:val="00951333"/>
    <w:rsid w:val="00953134"/>
    <w:rsid w:val="00992B41"/>
    <w:rsid w:val="009A1AE9"/>
    <w:rsid w:val="009B3F91"/>
    <w:rsid w:val="009D7ECD"/>
    <w:rsid w:val="009E78C0"/>
    <w:rsid w:val="009F5CE1"/>
    <w:rsid w:val="00A14922"/>
    <w:rsid w:val="00A21935"/>
    <w:rsid w:val="00A242E5"/>
    <w:rsid w:val="00A31342"/>
    <w:rsid w:val="00A5191D"/>
    <w:rsid w:val="00A53F61"/>
    <w:rsid w:val="00A56ED9"/>
    <w:rsid w:val="00A70E0F"/>
    <w:rsid w:val="00A736A1"/>
    <w:rsid w:val="00A8393A"/>
    <w:rsid w:val="00A95713"/>
    <w:rsid w:val="00AA53A2"/>
    <w:rsid w:val="00AB061E"/>
    <w:rsid w:val="00AB2913"/>
    <w:rsid w:val="00AB6E50"/>
    <w:rsid w:val="00AD3374"/>
    <w:rsid w:val="00AD7B1F"/>
    <w:rsid w:val="00AF0F66"/>
    <w:rsid w:val="00AF62B7"/>
    <w:rsid w:val="00B149A7"/>
    <w:rsid w:val="00B37643"/>
    <w:rsid w:val="00B40DE2"/>
    <w:rsid w:val="00B40FBC"/>
    <w:rsid w:val="00B53A24"/>
    <w:rsid w:val="00B54C32"/>
    <w:rsid w:val="00BB1280"/>
    <w:rsid w:val="00BC5E74"/>
    <w:rsid w:val="00BD2C2D"/>
    <w:rsid w:val="00BF0583"/>
    <w:rsid w:val="00C0600F"/>
    <w:rsid w:val="00C33769"/>
    <w:rsid w:val="00C34990"/>
    <w:rsid w:val="00C54578"/>
    <w:rsid w:val="00C6224D"/>
    <w:rsid w:val="00CB2F72"/>
    <w:rsid w:val="00CB31CC"/>
    <w:rsid w:val="00CD3396"/>
    <w:rsid w:val="00CD50B7"/>
    <w:rsid w:val="00D02F93"/>
    <w:rsid w:val="00D0346C"/>
    <w:rsid w:val="00D16C54"/>
    <w:rsid w:val="00D34E08"/>
    <w:rsid w:val="00D4304E"/>
    <w:rsid w:val="00D75B98"/>
    <w:rsid w:val="00D82101"/>
    <w:rsid w:val="00D84B40"/>
    <w:rsid w:val="00D857FD"/>
    <w:rsid w:val="00DB6E19"/>
    <w:rsid w:val="00DD038B"/>
    <w:rsid w:val="00E074E3"/>
    <w:rsid w:val="00E2271E"/>
    <w:rsid w:val="00E42C4E"/>
    <w:rsid w:val="00E732AD"/>
    <w:rsid w:val="00EB2204"/>
    <w:rsid w:val="00EB4165"/>
    <w:rsid w:val="00EC1C72"/>
    <w:rsid w:val="00EC5FA4"/>
    <w:rsid w:val="00EC693C"/>
    <w:rsid w:val="00F078D8"/>
    <w:rsid w:val="00F13B70"/>
    <w:rsid w:val="00F143CB"/>
    <w:rsid w:val="00F34A4B"/>
    <w:rsid w:val="00F36E1B"/>
    <w:rsid w:val="00F40A9D"/>
    <w:rsid w:val="00F54D5A"/>
    <w:rsid w:val="00F65B22"/>
    <w:rsid w:val="00F66ABA"/>
    <w:rsid w:val="00F91147"/>
    <w:rsid w:val="00FA649D"/>
    <w:rsid w:val="00FB1DF1"/>
    <w:rsid w:val="00FB3FB6"/>
    <w:rsid w:val="00FD4D33"/>
    <w:rsid w:val="00FD7179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F54D5A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F54D5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31</Words>
  <Characters>359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2</cp:revision>
  <dcterms:created xsi:type="dcterms:W3CDTF">2019-02-02T09:13:00Z</dcterms:created>
  <dcterms:modified xsi:type="dcterms:W3CDTF">2019-02-02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v2Q2lV1S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